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478D00A9" w:rsidR="00311797" w:rsidRDefault="00311797" w:rsidP="002D2F24">
      <w:pPr>
        <w:spacing w:line="480" w:lineRule="auto"/>
        <w:rPr>
          <w:rFonts w:ascii="Times New Roman" w:hAnsi="Times New Roman" w:cs="Times New Roman"/>
          <w:b/>
          <w:bCs/>
          <w:sz w:val="24"/>
          <w:szCs w:val="24"/>
        </w:rPr>
      </w:pPr>
      <w:r w:rsidRPr="007E274E">
        <w:rPr>
          <w:rFonts w:ascii="Times New Roman" w:hAnsi="Times New Roman" w:cs="Times New Roman"/>
          <w:b/>
          <w:bCs/>
          <w:sz w:val="24"/>
          <w:szCs w:val="24"/>
        </w:rPr>
        <w:t xml:space="preserve">Using structural equation modeling to </w:t>
      </w:r>
      <w:r w:rsidR="004B0958">
        <w:rPr>
          <w:rFonts w:ascii="Times New Roman" w:hAnsi="Times New Roman" w:cs="Times New Roman"/>
          <w:b/>
          <w:bCs/>
          <w:sz w:val="24"/>
          <w:szCs w:val="24"/>
        </w:rPr>
        <w:t>evaluate</w:t>
      </w:r>
      <w:r w:rsidR="007E274E" w:rsidRPr="007E274E">
        <w:rPr>
          <w:rFonts w:ascii="Times New Roman" w:hAnsi="Times New Roman" w:cs="Times New Roman"/>
          <w:b/>
          <w:bCs/>
          <w:sz w:val="24"/>
          <w:szCs w:val="24"/>
        </w:rPr>
        <w:t xml:space="preserve"> management of pest and beneficial </w:t>
      </w:r>
      <w:r w:rsidR="00643877" w:rsidRPr="007E274E">
        <w:rPr>
          <w:rFonts w:ascii="Times New Roman" w:hAnsi="Times New Roman" w:cs="Times New Roman"/>
          <w:b/>
          <w:bCs/>
          <w:sz w:val="24"/>
          <w:szCs w:val="24"/>
        </w:rPr>
        <w:t>species.</w:t>
      </w:r>
    </w:p>
    <w:p w14:paraId="075F3FBF" w14:textId="7C22D9A5" w:rsidR="0052390A" w:rsidRDefault="0052390A"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OR</w:t>
      </w:r>
    </w:p>
    <w:p w14:paraId="2271160E" w14:textId="16E5B298" w:rsidR="007E274E" w:rsidRPr="007E274E" w:rsidRDefault="0052390A"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he </w:t>
      </w:r>
      <w:r w:rsidRPr="0052390A">
        <w:rPr>
          <w:rFonts w:ascii="Times New Roman" w:hAnsi="Times New Roman" w:cs="Times New Roman"/>
          <w:b/>
          <w:bCs/>
          <w:i/>
          <w:iCs/>
          <w:sz w:val="24"/>
          <w:szCs w:val="24"/>
        </w:rPr>
        <w:t>a priori</w:t>
      </w:r>
      <w:r>
        <w:rPr>
          <w:rFonts w:ascii="Times New Roman" w:hAnsi="Times New Roman" w:cs="Times New Roman"/>
          <w:b/>
          <w:bCs/>
          <w:sz w:val="24"/>
          <w:szCs w:val="24"/>
        </w:rPr>
        <w:t xml:space="preserve"> path diagram approach to structural equation modeling in applied ecology</w:t>
      </w: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r w:rsidRPr="00FA4003">
        <w:rPr>
          <w:rFonts w:ascii="Times New Roman" w:eastAsia="Times New Roman" w:hAnsi="Times New Roman" w:cs="Times New Roman"/>
          <w:sz w:val="24"/>
          <w:szCs w:val="24"/>
        </w:rPr>
        <w:t xml:space="preserve">EcoData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7FC34A19" w:rsidR="00311797" w:rsidRDefault="002D2F24"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of pests and beneficials species in applied ecology </w:t>
      </w:r>
      <w:r w:rsidR="001563F9">
        <w:rPr>
          <w:rFonts w:ascii="Times New Roman" w:hAnsi="Times New Roman" w:cs="Times New Roman"/>
          <w:sz w:val="24"/>
          <w:szCs w:val="24"/>
        </w:rPr>
        <w:t xml:space="preserve">must </w:t>
      </w:r>
      <w:r w:rsidR="004200A0">
        <w:rPr>
          <w:rFonts w:ascii="Times New Roman" w:hAnsi="Times New Roman" w:cs="Times New Roman"/>
          <w:sz w:val="24"/>
          <w:szCs w:val="24"/>
        </w:rPr>
        <w:t xml:space="preserve">contend </w:t>
      </w:r>
      <w:r w:rsidR="001563F9">
        <w:rPr>
          <w:rFonts w:ascii="Times New Roman" w:hAnsi="Times New Roman" w:cs="Times New Roman"/>
          <w:sz w:val="24"/>
          <w:szCs w:val="24"/>
        </w:rPr>
        <w:t>with the larger ecological networks in which practices take place</w:t>
      </w:r>
      <w:r>
        <w:rPr>
          <w:rFonts w:ascii="Times New Roman" w:hAnsi="Times New Roman" w:cs="Times New Roman"/>
          <w:sz w:val="24"/>
          <w:szCs w:val="24"/>
        </w:rPr>
        <w:t xml:space="preserve">. Controls reducing pest or invasive species can have non-target effects, while introducing beneficial species can have unforeseen consequences in food webs. </w:t>
      </w:r>
      <w:r w:rsidR="001563F9">
        <w:rPr>
          <w:rFonts w:ascii="Times New Roman" w:hAnsi="Times New Roman" w:cs="Times New Roman"/>
          <w:sz w:val="24"/>
          <w:szCs w:val="24"/>
        </w:rPr>
        <w:t>Historically,</w:t>
      </w:r>
      <w:r>
        <w:rPr>
          <w:rFonts w:ascii="Times New Roman" w:hAnsi="Times New Roman" w:cs="Times New Roman"/>
          <w:sz w:val="24"/>
          <w:szCs w:val="24"/>
        </w:rPr>
        <w:t xml:space="preserve"> applied </w:t>
      </w:r>
      <w:r w:rsidR="001563F9">
        <w:rPr>
          <w:rFonts w:ascii="Times New Roman" w:hAnsi="Times New Roman" w:cs="Times New Roman"/>
          <w:sz w:val="24"/>
          <w:szCs w:val="24"/>
        </w:rPr>
        <w:t>researchers</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have </w:t>
      </w:r>
      <w:r>
        <w:rPr>
          <w:rFonts w:ascii="Times New Roman" w:hAnsi="Times New Roman" w:cs="Times New Roman"/>
          <w:sz w:val="24"/>
          <w:szCs w:val="24"/>
        </w:rPr>
        <w:t>rel</w:t>
      </w:r>
      <w:r w:rsidR="001563F9">
        <w:rPr>
          <w:rFonts w:ascii="Times New Roman" w:hAnsi="Times New Roman" w:cs="Times New Roman"/>
          <w:sz w:val="24"/>
          <w:szCs w:val="24"/>
        </w:rPr>
        <w:t>ied</w:t>
      </w:r>
      <w:r>
        <w:rPr>
          <w:rFonts w:ascii="Times New Roman" w:hAnsi="Times New Roman" w:cs="Times New Roman"/>
          <w:sz w:val="24"/>
          <w:szCs w:val="24"/>
        </w:rPr>
        <w:t xml:space="preserve"> on univariate or multivariate statistics to evaluate how treatments will play out</w:t>
      </w:r>
      <w:r w:rsidR="000245CE" w:rsidRPr="00C6094B">
        <w:rPr>
          <w:rFonts w:ascii="Times New Roman" w:hAnsi="Times New Roman" w:cs="Times New Roman"/>
          <w:sz w:val="24"/>
          <w:szCs w:val="24"/>
        </w:rPr>
        <w:t>. However, quantification of</w:t>
      </w:r>
      <w:r w:rsidR="00311797" w:rsidRPr="00C6094B">
        <w:rPr>
          <w:rFonts w:ascii="Times New Roman" w:hAnsi="Times New Roman" w:cs="Times New Roman"/>
          <w:sz w:val="24"/>
          <w:szCs w:val="24"/>
        </w:rPr>
        <w:t xml:space="preserve"> direct vs. indirect effects among a network of interactions</w:t>
      </w:r>
      <w:r w:rsidR="000245CE" w:rsidRPr="00C6094B">
        <w:rPr>
          <w:rFonts w:ascii="Times New Roman" w:hAnsi="Times New Roman" w:cs="Times New Roman"/>
          <w:sz w:val="24"/>
          <w:szCs w:val="24"/>
        </w:rPr>
        <w:t xml:space="preserve"> cannot be achieved with this approach</w:t>
      </w:r>
      <w:r w:rsidR="00311797" w:rsidRPr="00C6094B">
        <w:rPr>
          <w:rFonts w:ascii="Times New Roman" w:hAnsi="Times New Roman" w:cs="Times New Roman"/>
          <w:sz w:val="24"/>
          <w:szCs w:val="24"/>
        </w:rPr>
        <w:t xml:space="preserve">. Path analysis, a type of structural equation modeling, has been increasingly </w:t>
      </w:r>
      <w:r>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 due </w:t>
      </w:r>
      <w:r w:rsidR="004200A0">
        <w:rPr>
          <w:rFonts w:ascii="Times New Roman" w:hAnsi="Times New Roman" w:cs="Times New Roman"/>
          <w:sz w:val="24"/>
          <w:szCs w:val="24"/>
        </w:rPr>
        <w:t xml:space="preserve">in </w:t>
      </w:r>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 xml:space="preserve">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is extremely useful when leveraged in applied work, but there are key caveats researchers must address before beginning </w:t>
      </w:r>
      <w:r w:rsidR="00615D02">
        <w:rPr>
          <w:rFonts w:ascii="Times New Roman" w:hAnsi="Times New Roman" w:cs="Times New Roman"/>
          <w:sz w:val="24"/>
          <w:szCs w:val="24"/>
        </w:rPr>
        <w:t>analysis</w:t>
      </w:r>
      <w:r w:rsidR="001563F9">
        <w:rPr>
          <w:rFonts w:ascii="Times New Roman" w:hAnsi="Times New Roman" w:cs="Times New Roman"/>
          <w:sz w:val="24"/>
          <w:szCs w:val="24"/>
        </w:rPr>
        <w:t xml:space="preserve"> or drawing conclusions. We outline the utility of piecewise structural equation (path analysis) and suggest key recommendations on its application in ecological management scenarios. Of note, we include suggestions for directly modeling treatments which exclude beneficial natural enemies or </w:t>
      </w:r>
      <w:r w:rsidR="001341D8">
        <w:rPr>
          <w:rFonts w:ascii="Times New Roman" w:hAnsi="Times New Roman" w:cs="Times New Roman"/>
          <w:sz w:val="24"/>
          <w:szCs w:val="24"/>
        </w:rPr>
        <w:t>predators and</w:t>
      </w:r>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Ecological pest management, beneficial species, environmental management, path analysis, structural equation modeling, generalized linear mixed </w:t>
      </w:r>
      <w:proofErr w:type="gramStart"/>
      <w:r>
        <w:rPr>
          <w:rFonts w:ascii="Times New Roman" w:hAnsi="Times New Roman" w:cs="Times New Roman"/>
          <w:sz w:val="24"/>
          <w:szCs w:val="24"/>
        </w:rPr>
        <w:t>models</w:t>
      </w:r>
      <w:proofErr w:type="gramEnd"/>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6B7F5F81"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r w:rsidR="004200A0">
        <w:rPr>
          <w:rFonts w:ascii="Times New Roman" w:hAnsi="Times New Roman" w:cs="Times New Roman"/>
          <w:sz w:val="24"/>
          <w:szCs w:val="24"/>
        </w:rPr>
        <w:fldChar w:fldCharType="separate"/>
      </w:r>
      <w:r w:rsidR="004200A0" w:rsidRPr="002A0F2E">
        <w:rPr>
          <w:rFonts w:ascii="Times New Roman" w:hAnsi="Times New Roman" w:cs="Times New Roman"/>
          <w:sz w:val="24"/>
        </w:rPr>
        <w:t xml:space="preserve">(Wootton </w:t>
      </w:r>
      <w:r w:rsidR="004200A0">
        <w:rPr>
          <w:rFonts w:ascii="Times New Roman" w:hAnsi="Times New Roman" w:cs="Times New Roman"/>
          <w:sz w:val="24"/>
        </w:rPr>
        <w:t>1994</w:t>
      </w:r>
      <w:r w:rsidR="004200A0" w:rsidRPr="002A0F2E">
        <w:rPr>
          <w:rFonts w:ascii="Times New Roman" w:hAnsi="Times New Roman" w:cs="Times New Roman"/>
          <w:sz w:val="24"/>
        </w:rPr>
        <w:t>)</w:t>
      </w:r>
      <w:r w:rsidR="004200A0">
        <w:rPr>
          <w:rFonts w:ascii="Times New Roman" w:hAnsi="Times New Roman" w:cs="Times New Roman"/>
          <w:sz w:val="24"/>
          <w:szCs w:val="24"/>
        </w:rPr>
        <w:fldChar w:fldCharType="end"/>
      </w:r>
      <w:r w:rsidR="001563F9">
        <w:rPr>
          <w:rFonts w:ascii="Times New Roman" w:hAnsi="Times New Roman" w:cs="Times New Roman"/>
          <w:sz w:val="24"/>
          <w:szCs w:val="24"/>
        </w:rPr>
        <w:t>.</w:t>
      </w:r>
      <w:r>
        <w:rPr>
          <w:rFonts w:ascii="Times New Roman" w:hAnsi="Times New Roman" w:cs="Times New Roman"/>
          <w:sz w:val="24"/>
          <w:szCs w:val="24"/>
        </w:rPr>
        <w:t xml:space="preserve"> </w:t>
      </w:r>
      <w:r w:rsidR="001563F9">
        <w:rPr>
          <w:rFonts w:ascii="Times New Roman" w:hAnsi="Times New Roman" w:cs="Times New Roman"/>
          <w:sz w:val="24"/>
          <w:szCs w:val="24"/>
        </w:rPr>
        <w:t>While not a panacea, 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pest or beneficial species </w:t>
      </w:r>
      <w:r w:rsidR="001563F9" w:rsidRPr="00C6094B">
        <w:rPr>
          <w:rFonts w:ascii="Times New Roman" w:hAnsi="Times New Roman" w:cs="Times New Roman"/>
          <w:sz w:val="24"/>
          <w:szCs w:val="24"/>
        </w:rPr>
        <w:t>(</w:t>
      </w:r>
      <w:commentRangeStart w:id="1"/>
      <w:r w:rsidR="001563F9" w:rsidRPr="00C6094B">
        <w:rPr>
          <w:rFonts w:ascii="Times New Roman" w:hAnsi="Times New Roman" w:cs="Times New Roman"/>
          <w:sz w:val="24"/>
          <w:szCs w:val="24"/>
        </w:rPr>
        <w:t>Wei et al. 2013</w:t>
      </w:r>
      <w:commentRangeEnd w:id="1"/>
      <w:r w:rsidR="001563F9">
        <w:rPr>
          <w:rStyle w:val="CommentReference"/>
        </w:rPr>
        <w:commentReference w:id="1"/>
      </w:r>
      <w:r w:rsidR="001563F9" w:rsidRPr="00C6094B">
        <w:rPr>
          <w:rFonts w:ascii="Times New Roman" w:hAnsi="Times New Roman" w:cs="Times New Roman"/>
          <w:sz w:val="24"/>
          <w:szCs w:val="24"/>
        </w:rPr>
        <w:t>)</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Senn et al. 2004), genetics (Valente et al. 2013), and agriculture (Liere et al. 2015). </w:t>
      </w:r>
    </w:p>
    <w:p w14:paraId="0FECC69E" w14:textId="195EA2D9" w:rsidR="00105179" w:rsidRPr="00C6094B" w:rsidRDefault="00105179" w:rsidP="00105179">
      <w:pPr>
        <w:spacing w:line="480" w:lineRule="auto"/>
        <w:ind w:firstLine="720"/>
        <w:rPr>
          <w:rFonts w:ascii="Times New Roman" w:hAnsi="Times New Roman" w:cs="Times New Roman"/>
          <w:sz w:val="24"/>
          <w:szCs w:val="24"/>
        </w:rPr>
      </w:pPr>
      <w:commentRangeStart w:id="2"/>
      <w:r w:rsidRPr="00C6094B">
        <w:rPr>
          <w:rFonts w:ascii="Times New Roman" w:hAnsi="Times New Roman" w:cs="Times New Roman"/>
          <w:sz w:val="24"/>
          <w:szCs w:val="24"/>
        </w:rPr>
        <w:t xml:space="preserve">Path analysis (SEM) is developed in the ecological literature and is now widely adopted in the fields of food webs and species interactions. </w:t>
      </w:r>
      <w:commentRangeEnd w:id="2"/>
      <w:r>
        <w:rPr>
          <w:rStyle w:val="CommentReference"/>
        </w:rPr>
        <w:commentReference w:id="2"/>
      </w:r>
      <w:r w:rsidRPr="00C6094B">
        <w:rPr>
          <w:rFonts w:ascii="Times New Roman" w:hAnsi="Times New Roman" w:cs="Times New Roman"/>
          <w:sz w:val="24"/>
          <w:szCs w:val="24"/>
        </w:rPr>
        <w:t>More specifically, piecewise structural equation modeling was developed in a series of papers by Shipley (</w:t>
      </w:r>
      <w:r w:rsidRPr="00C6094B">
        <w:rPr>
          <w:rFonts w:ascii="Times New Roman" w:hAnsi="Times New Roman" w:cs="Times New Roman"/>
          <w:sz w:val="24"/>
          <w:szCs w:val="24"/>
          <w:highlight w:val="yellow"/>
        </w:rPr>
        <w:t xml:space="preserve">Shipley et al. 2002, </w:t>
      </w:r>
      <w:proofErr w:type="spellStart"/>
      <w:r w:rsidRPr="00C6094B">
        <w:rPr>
          <w:rFonts w:ascii="Times New Roman" w:hAnsi="Times New Roman" w:cs="Times New Roman"/>
          <w:sz w:val="24"/>
          <w:szCs w:val="24"/>
          <w:highlight w:val="yellow"/>
        </w:rPr>
        <w:t>etc</w:t>
      </w:r>
      <w:proofErr w:type="spellEnd"/>
      <w:r w:rsidRPr="00C6094B">
        <w:rPr>
          <w:rFonts w:ascii="Times New Roman" w:hAnsi="Times New Roman" w:cs="Times New Roman"/>
          <w:sz w:val="24"/>
          <w:szCs w:val="24"/>
        </w:rPr>
        <w:t xml:space="preserve">). Piecewise SEM is often employed in environmental biology via the </w:t>
      </w:r>
      <w:proofErr w:type="spell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 package developed in 2012 for the R programming environment (</w:t>
      </w:r>
      <w:proofErr w:type="spellStart"/>
      <w:r w:rsidRPr="00C6094B">
        <w:rPr>
          <w:rFonts w:ascii="Times New Roman" w:hAnsi="Times New Roman" w:cs="Times New Roman"/>
          <w:sz w:val="24"/>
          <w:szCs w:val="24"/>
          <w:highlight w:val="yellow"/>
        </w:rPr>
        <w:t>Lefcheck</w:t>
      </w:r>
      <w:proofErr w:type="spellEnd"/>
      <w:r w:rsidRPr="00C6094B">
        <w:rPr>
          <w:rFonts w:ascii="Times New Roman" w:hAnsi="Times New Roman" w:cs="Times New Roman"/>
          <w:sz w:val="24"/>
          <w:szCs w:val="24"/>
          <w:highlight w:val="yellow"/>
        </w:rPr>
        <w:t xml:space="preserve"> 2012</w:t>
      </w:r>
      <w:r w:rsidRPr="00C6094B">
        <w:rPr>
          <w:rFonts w:ascii="Times New Roman" w:hAnsi="Times New Roman" w:cs="Times New Roman"/>
          <w:sz w:val="24"/>
          <w:szCs w:val="24"/>
        </w:rPr>
        <w:t xml:space="preserve">). </w:t>
      </w:r>
      <w:commentRangeStart w:id="3"/>
      <w:r>
        <w:rPr>
          <w:rFonts w:ascii="Times New Roman" w:hAnsi="Times New Roman" w:cs="Times New Roman"/>
          <w:sz w:val="24"/>
          <w:szCs w:val="24"/>
        </w:rPr>
        <w:t xml:space="preserve">Other packages includ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citation needed) and x, y.</w:t>
      </w:r>
      <w:commentRangeEnd w:id="3"/>
      <w:r>
        <w:rPr>
          <w:rStyle w:val="CommentReference"/>
        </w:rPr>
        <w:commentReference w:id="3"/>
      </w:r>
      <w:r>
        <w:rPr>
          <w:rFonts w:ascii="Times New Roman" w:hAnsi="Times New Roman" w:cs="Times New Roman"/>
          <w:sz w:val="24"/>
          <w:szCs w:val="24"/>
        </w:rPr>
        <w:t xml:space="preserve"> </w:t>
      </w:r>
      <w:commentRangeStart w:id="4"/>
      <w:r>
        <w:rPr>
          <w:rFonts w:ascii="Times New Roman" w:hAnsi="Times New Roman" w:cs="Times New Roman"/>
          <w:sz w:val="24"/>
          <w:szCs w:val="24"/>
        </w:rPr>
        <w:t xml:space="preserve">The focus of this paper is on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as it has been applied in multiple systems with success by the authors of this paper.</w:t>
      </w:r>
      <w:commentRangeEnd w:id="4"/>
      <w:r>
        <w:rPr>
          <w:rStyle w:val="CommentReference"/>
        </w:rPr>
        <w:commentReference w:id="4"/>
      </w:r>
    </w:p>
    <w:p w14:paraId="6AB8706B" w14:textId="0E175305" w:rsidR="00AE7D94" w:rsidRDefault="00E52001" w:rsidP="006E208C">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 xml:space="preserve">Path analysis, as outlined in </w:t>
      </w:r>
      <w:proofErr w:type="spellStart"/>
      <w:r>
        <w:rPr>
          <w:rFonts w:ascii="Times New Roman" w:hAnsi="Times New Roman" w:cs="Times New Roman"/>
          <w:sz w:val="24"/>
          <w:szCs w:val="24"/>
        </w:rPr>
        <w:t>Lefcheck</w:t>
      </w:r>
      <w:proofErr w:type="spellEnd"/>
      <w:r>
        <w:rPr>
          <w:rFonts w:ascii="Times New Roman" w:hAnsi="Times New Roman" w:cs="Times New Roman"/>
          <w:sz w:val="24"/>
          <w:szCs w:val="24"/>
        </w:rPr>
        <w:t xml:space="preserve"> et al. 2016, addresses a core set of limitations found in generalized linear models. </w:t>
      </w:r>
      <w:commentRangeEnd w:id="5"/>
      <w:r>
        <w:rPr>
          <w:rStyle w:val="CommentReference"/>
        </w:rPr>
        <w:commentReference w:id="5"/>
      </w:r>
      <w:r>
        <w:rPr>
          <w:rFonts w:ascii="Times New Roman" w:hAnsi="Times New Roman" w:cs="Times New Roman"/>
          <w:sz w:val="24"/>
          <w:szCs w:val="24"/>
        </w:rPr>
        <w:t xml:space="preserve">Multiple regression approaches assume </w:t>
      </w:r>
      <w:r w:rsidR="00427763" w:rsidRPr="00C6094B">
        <w:rPr>
          <w:rFonts w:ascii="Times New Roman" w:hAnsi="Times New Roman" w:cs="Times New Roman"/>
          <w:sz w:val="24"/>
          <w:szCs w:val="24"/>
        </w:rPr>
        <w:t>non-independence of predictors</w:t>
      </w:r>
      <w:r w:rsidR="006E208C">
        <w:rPr>
          <w:rFonts w:ascii="Times New Roman" w:hAnsi="Times New Roman" w:cs="Times New Roman"/>
          <w:sz w:val="24"/>
          <w:szCs w:val="24"/>
        </w:rPr>
        <w:t xml:space="preserve"> (</w:t>
      </w:r>
      <w:commentRangeStart w:id="6"/>
      <w:r w:rsidR="006E208C">
        <w:rPr>
          <w:rFonts w:ascii="Times New Roman" w:hAnsi="Times New Roman" w:cs="Times New Roman"/>
          <w:sz w:val="24"/>
          <w:szCs w:val="24"/>
        </w:rPr>
        <w:t xml:space="preserve">need a classic citation here from </w:t>
      </w:r>
      <w:proofErr w:type="spellStart"/>
      <w:r w:rsidR="006E208C">
        <w:rPr>
          <w:rFonts w:ascii="Times New Roman" w:hAnsi="Times New Roman" w:cs="Times New Roman"/>
          <w:sz w:val="24"/>
          <w:szCs w:val="24"/>
        </w:rPr>
        <w:t>glm</w:t>
      </w:r>
      <w:proofErr w:type="spellEnd"/>
      <w:r w:rsidR="006E208C">
        <w:rPr>
          <w:rFonts w:ascii="Times New Roman" w:hAnsi="Times New Roman" w:cs="Times New Roman"/>
          <w:sz w:val="24"/>
          <w:szCs w:val="24"/>
        </w:rPr>
        <w:t xml:space="preserve"> papers or even a stats textbook</w:t>
      </w:r>
      <w:commentRangeEnd w:id="6"/>
      <w:r w:rsidR="006E208C">
        <w:rPr>
          <w:rStyle w:val="CommentReference"/>
        </w:rPr>
        <w:commentReference w:id="6"/>
      </w:r>
      <w:r w:rsidR="006E208C">
        <w:rPr>
          <w:rFonts w:ascii="Times New Roman" w:hAnsi="Times New Roman" w:cs="Times New Roman"/>
          <w:sz w:val="24"/>
          <w:szCs w:val="24"/>
        </w:rPr>
        <w: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 xml:space="preserve">For example, models with a single response variable, like plant growth, assume that light and temperature are </w:t>
      </w:r>
      <w:r w:rsidR="006E208C">
        <w:rPr>
          <w:rFonts w:ascii="Times New Roman" w:hAnsi="Times New Roman" w:cs="Times New Roman"/>
          <w:sz w:val="24"/>
          <w:szCs w:val="24"/>
        </w:rPr>
        <w:lastRenderedPageBreak/>
        <w:t>independent. It is assumed tha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these two independent variables</w:t>
      </w:r>
      <w:r w:rsidR="00427763" w:rsidRPr="00C6094B">
        <w:rPr>
          <w:rFonts w:ascii="Times New Roman" w:hAnsi="Times New Roman" w:cs="Times New Roman"/>
          <w:sz w:val="24"/>
          <w:szCs w:val="24"/>
        </w:rPr>
        <w:t xml:space="preserve"> do not directly influence each other</w:t>
      </w:r>
      <w:r w:rsidR="006E208C">
        <w:rPr>
          <w:rFonts w:ascii="Times New Roman" w:hAnsi="Times New Roman" w:cs="Times New Roman"/>
          <w:sz w:val="24"/>
          <w:szCs w:val="24"/>
        </w:rPr>
        <w:t xml:space="preserve">, but in fact they are fundamentally intertwined bottom-up effects </w:t>
      </w:r>
      <w:commentRangeStart w:id="7"/>
      <w:r w:rsidR="006E208C">
        <w:rPr>
          <w:rFonts w:ascii="Times New Roman" w:hAnsi="Times New Roman" w:cs="Times New Roman"/>
          <w:sz w:val="24"/>
          <w:szCs w:val="24"/>
        </w:rPr>
        <w:t>(any citation on plant productivity would work here</w:t>
      </w:r>
      <w:commentRangeEnd w:id="7"/>
      <w:r w:rsidR="006E208C">
        <w:rPr>
          <w:rStyle w:val="CommentReference"/>
        </w:rPr>
        <w:commentReference w:id="7"/>
      </w:r>
      <w:r w:rsidR="006E208C">
        <w:rPr>
          <w:rFonts w:ascii="Times New Roman" w:hAnsi="Times New Roman" w:cs="Times New Roman"/>
          <w:sz w:val="24"/>
          <w:szCs w:val="24"/>
        </w:rPr>
        <w:t>)</w:t>
      </w:r>
      <w:r w:rsidR="00427763" w:rsidRPr="00C6094B">
        <w:rPr>
          <w:rFonts w:ascii="Times New Roman" w:hAnsi="Times New Roman" w:cs="Times New Roman"/>
          <w:sz w:val="24"/>
          <w:szCs w:val="24"/>
        </w:rPr>
        <w:t>.</w:t>
      </w:r>
      <w:r w:rsidR="001E01AE" w:rsidRPr="00C6094B">
        <w:rPr>
          <w:rFonts w:ascii="Times New Roman" w:hAnsi="Times New Roman" w:cs="Times New Roman"/>
          <w:sz w:val="24"/>
          <w:szCs w:val="24"/>
        </w:rPr>
        <w:t xml:space="preserve"> If conditions arise in which Factor A and Factor B influence each other or are similarly correlated with Response 1, </w:t>
      </w:r>
      <w:r w:rsidR="00AE7D94" w:rsidRPr="00C6094B">
        <w:rPr>
          <w:rFonts w:ascii="Times New Roman" w:hAnsi="Times New Roman" w:cs="Times New Roman"/>
          <w:sz w:val="24"/>
          <w:szCs w:val="24"/>
        </w:rPr>
        <w:t xml:space="preserve">model interpretations can be misleading. For example, Factor A and Factor B may appear to have weaker effect sizes on Response 1. Also, in cases in which both Factor A and Factor B have poor confidence in rejecting the null hypothesis, there can be a mistaken acceptance of the null hypothesis (Type II error). </w:t>
      </w:r>
    </w:p>
    <w:p w14:paraId="5B1090E5" w14:textId="2010485A" w:rsidR="00E52001" w:rsidRPr="00105179" w:rsidRDefault="00E52001" w:rsidP="00E52001">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Part 1: Problems path analysis or structural equation modeling can solve when evaluating the management of pest and beneficial </w:t>
      </w:r>
      <w:proofErr w:type="gramStart"/>
      <w:r>
        <w:rPr>
          <w:rFonts w:ascii="Times New Roman" w:hAnsi="Times New Roman" w:cs="Times New Roman"/>
          <w:b/>
          <w:bCs/>
          <w:sz w:val="24"/>
          <w:szCs w:val="24"/>
        </w:rPr>
        <w:t>species</w:t>
      </w:r>
      <w:proofErr w:type="gramEnd"/>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Intermediate mechanisms. The use of biological control agents does not directly impact yield, but instead indirectly increases yield by suppressing. 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lastRenderedPageBreak/>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508B8D5F" w14:textId="42329288"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art 2: </w:t>
      </w:r>
      <w:r w:rsidR="00105179">
        <w:rPr>
          <w:rFonts w:ascii="Times New Roman" w:hAnsi="Times New Roman" w:cs="Times New Roman"/>
          <w:b/>
          <w:bCs/>
          <w:sz w:val="24"/>
          <w:szCs w:val="24"/>
        </w:rPr>
        <w:t>Applied problems path analysis may not be best suited for</w:t>
      </w:r>
      <w:r w:rsidR="00E52001">
        <w:rPr>
          <w:rFonts w:ascii="Times New Roman" w:hAnsi="Times New Roman" w:cs="Times New Roman"/>
          <w:b/>
          <w:bCs/>
          <w:sz w:val="24"/>
          <w:szCs w:val="24"/>
        </w:rPr>
        <w:t xml:space="preserve"> when evaluating management of pest and beneficial </w:t>
      </w:r>
      <w:proofErr w:type="gramStart"/>
      <w:r w:rsidR="00E52001">
        <w:rPr>
          <w:rFonts w:ascii="Times New Roman" w:hAnsi="Times New Roman" w:cs="Times New Roman"/>
          <w:b/>
          <w:bCs/>
          <w:sz w:val="24"/>
          <w:szCs w:val="24"/>
        </w:rPr>
        <w:t>species</w:t>
      </w:r>
      <w:proofErr w:type="gramEnd"/>
    </w:p>
    <w:p w14:paraId="7066E308" w14:textId="3FF78A86" w:rsidR="00492E32"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The construction of a path diagram and completion of a path analysis all assume the researcher is able to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w:t>
      </w:r>
      <w:r w:rsidR="00492E32" w:rsidRPr="00C6094B">
        <w:rPr>
          <w:rFonts w:ascii="Times New Roman" w:hAnsi="Times New Roman" w:cs="Times New Roman"/>
          <w:sz w:val="24"/>
          <w:szCs w:val="24"/>
        </w:rPr>
        <w:lastRenderedPageBreak/>
        <w:t xml:space="preserve">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transmission, a similar feedback loop occurs until the host dies (citation from pea aphids). For 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a large number of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lastRenderedPageBreak/>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interactions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8"/>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8"/>
      <w:r w:rsidR="00A41D94">
        <w:rPr>
          <w:rStyle w:val="CommentReference"/>
        </w:rPr>
        <w:commentReference w:id="8"/>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variable of 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9"/>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9"/>
      <w:r w:rsidR="00EA4F18">
        <w:rPr>
          <w:rStyle w:val="CommentReference"/>
        </w:rPr>
        <w:commentReference w:id="9"/>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has to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6BE7A8A1" w:rsidR="00224B5A" w:rsidRDefault="00224B5A"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313D2C83" w14:textId="51645654" w:rsidR="00E52001" w:rsidRDefault="00E52001" w:rsidP="00451610">
      <w:pPr>
        <w:spacing w:line="480" w:lineRule="auto"/>
        <w:ind w:firstLine="720"/>
        <w:rPr>
          <w:rFonts w:ascii="Times New Roman" w:hAnsi="Times New Roman" w:cs="Times New Roman"/>
          <w:sz w:val="24"/>
          <w:szCs w:val="24"/>
        </w:rPr>
      </w:pPr>
      <w:commentRangeStart w:id="10"/>
      <w:r>
        <w:rPr>
          <w:rFonts w:ascii="Times New Roman" w:hAnsi="Times New Roman" w:cs="Times New Roman"/>
          <w:sz w:val="24"/>
          <w:szCs w:val="24"/>
        </w:rPr>
        <w:t>Example 1:</w:t>
      </w:r>
    </w:p>
    <w:p w14:paraId="4B0FE11D" w14:textId="7F2C20A1"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2:</w:t>
      </w:r>
    </w:p>
    <w:p w14:paraId="53940717" w14:textId="3E2A96BA"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3:</w:t>
      </w:r>
      <w:commentRangeEnd w:id="10"/>
      <w:r>
        <w:rPr>
          <w:rStyle w:val="CommentReference"/>
        </w:rPr>
        <w:commentReference w:id="10"/>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Conclusions</w:t>
      </w:r>
    </w:p>
    <w:p w14:paraId="2BCDCADD" w14:textId="7F68A3E3" w:rsidR="00314E1E" w:rsidRPr="00396EAD" w:rsidRDefault="0037772B" w:rsidP="0037772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re recommendation for the ecologist is to consider your hypotheses and predictions before running a single statistical test. Restraint prevents unnecessary digging that could be misleading or time-consuming. We suggest the same strategy is used for path analysis. Consider the drawing out of a path diagram, with expected structure, directions, and relative effect sizes as critical steps before even specifying the first structural equation model. This approach is highlighted in the three worked examples with PEMV, forest ants, and mulch treatments (See appendix 1). Data exploration with simple linear </w:t>
      </w:r>
      <w:r w:rsidR="00396EAD">
        <w:rPr>
          <w:rFonts w:ascii="Times New Roman" w:hAnsi="Times New Roman" w:cs="Times New Roman"/>
          <w:sz w:val="24"/>
          <w:szCs w:val="24"/>
        </w:rPr>
        <w:t>models</w:t>
      </w:r>
      <w:r>
        <w:rPr>
          <w:rFonts w:ascii="Times New Roman" w:hAnsi="Times New Roman" w:cs="Times New Roman"/>
          <w:sz w:val="24"/>
          <w:szCs w:val="24"/>
        </w:rPr>
        <w:t xml:space="preserve"> is warranted</w:t>
      </w:r>
      <w:r w:rsidR="00396EAD">
        <w:rPr>
          <w:rFonts w:ascii="Times New Roman" w:hAnsi="Times New Roman" w:cs="Times New Roman"/>
          <w:sz w:val="24"/>
          <w:szCs w:val="24"/>
        </w:rPr>
        <w:t>, but should be limited to</w:t>
      </w:r>
      <w:r>
        <w:rPr>
          <w:rFonts w:ascii="Times New Roman" w:hAnsi="Times New Roman" w:cs="Times New Roman"/>
          <w:sz w:val="24"/>
          <w:szCs w:val="24"/>
        </w:rPr>
        <w:t xml:space="preserve"> </w:t>
      </w:r>
      <w:r>
        <w:rPr>
          <w:rFonts w:ascii="Times New Roman" w:hAnsi="Times New Roman" w:cs="Times New Roman"/>
          <w:sz w:val="24"/>
          <w:szCs w:val="24"/>
        </w:rPr>
        <w:lastRenderedPageBreak/>
        <w:t>evaluating main treatment effects</w:t>
      </w:r>
      <w:r w:rsidR="00396EAD">
        <w:rPr>
          <w:rFonts w:ascii="Times New Roman" w:hAnsi="Times New Roman" w:cs="Times New Roman"/>
          <w:sz w:val="24"/>
          <w:szCs w:val="24"/>
        </w:rPr>
        <w:t xml:space="preserve">. </w:t>
      </w:r>
      <w:commentRangeStart w:id="11"/>
      <w:r w:rsidR="00396EAD">
        <w:rPr>
          <w:rFonts w:ascii="Times New Roman" w:hAnsi="Times New Roman" w:cs="Times New Roman"/>
          <w:sz w:val="24"/>
          <w:szCs w:val="24"/>
        </w:rPr>
        <w:t xml:space="preserve">In our workflow we used the a priori path diagram to write out generalized linear models or generalized linear mixed models. If an </w:t>
      </w:r>
      <w:r w:rsidR="00396EAD" w:rsidRPr="00396EAD">
        <w:rPr>
          <w:rFonts w:ascii="Times New Roman" w:hAnsi="Times New Roman" w:cs="Times New Roman"/>
          <w:i/>
          <w:iCs/>
          <w:sz w:val="24"/>
          <w:szCs w:val="24"/>
        </w:rPr>
        <w:t>a priori</w:t>
      </w:r>
      <w:r w:rsidR="00396EAD">
        <w:rPr>
          <w:rFonts w:ascii="Times New Roman" w:hAnsi="Times New Roman" w:cs="Times New Roman"/>
          <w:sz w:val="24"/>
          <w:szCs w:val="24"/>
        </w:rPr>
        <w:t xml:space="preserve"> path diagram fails the test of directed separation (P &lt; 0.05), the response variable with the lowed significance value is added in a single step, then the path analysis is rerun. Once a putative path model is accepted, terms included in the a priori model are removed starting with a single term with the highest P-value, and the change in AIC is noted. This process is repeated until the AIC no longer improves or all pathways determined as experimentally necessary are the only ones retained. The resulting </w:t>
      </w:r>
      <w:r w:rsidR="00396EAD">
        <w:rPr>
          <w:rFonts w:ascii="Times New Roman" w:hAnsi="Times New Roman" w:cs="Times New Roman"/>
          <w:i/>
          <w:iCs/>
          <w:sz w:val="24"/>
          <w:szCs w:val="24"/>
        </w:rPr>
        <w:t xml:space="preserve">a posteri </w:t>
      </w:r>
      <w:r w:rsidR="00396EAD">
        <w:rPr>
          <w:rFonts w:ascii="Times New Roman" w:hAnsi="Times New Roman" w:cs="Times New Roman"/>
          <w:sz w:val="24"/>
          <w:szCs w:val="24"/>
        </w:rPr>
        <w:t xml:space="preserve">model is used for interpretation, and a comparison of the </w:t>
      </w:r>
      <w:r w:rsidR="00396EAD">
        <w:rPr>
          <w:rFonts w:ascii="Times New Roman" w:hAnsi="Times New Roman" w:cs="Times New Roman"/>
          <w:i/>
          <w:iCs/>
          <w:sz w:val="24"/>
          <w:szCs w:val="24"/>
        </w:rPr>
        <w:t xml:space="preserve">a priori </w:t>
      </w:r>
      <w:r w:rsidR="00396EAD">
        <w:rPr>
          <w:rFonts w:ascii="Times New Roman" w:hAnsi="Times New Roman" w:cs="Times New Roman"/>
          <w:sz w:val="24"/>
          <w:szCs w:val="24"/>
        </w:rPr>
        <w:t>model is used to make qualitative conclusions.</w:t>
      </w:r>
      <w:commentRangeEnd w:id="11"/>
      <w:r w:rsidR="00396EAD">
        <w:rPr>
          <w:rStyle w:val="CommentReference"/>
        </w:rPr>
        <w:commentReference w:id="11"/>
      </w:r>
    </w:p>
    <w:p w14:paraId="7810B65B" w14:textId="59E5C601" w:rsidR="00314E1E" w:rsidRPr="00314E1E" w:rsidRDefault="00396EAD" w:rsidP="008F16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statistical programming methods emphasize the use of algorithmic approaches when large datasets include highly colinear data. </w:t>
      </w:r>
      <w:r w:rsidR="008F16B5">
        <w:rPr>
          <w:rFonts w:ascii="Times New Roman" w:hAnsi="Times New Roman" w:cs="Times New Roman"/>
          <w:sz w:val="24"/>
          <w:szCs w:val="24"/>
        </w:rPr>
        <w:t>In these cases, prediction is more relevant than hypothesis testing. Here we suggest that path analysis and structural equation modeling are viable alternatives to black-box approaches, especially in the context of testing hypotheses regarding management of pest and beneficial species. The machine-learning family of methods are powerful tools for forecasting and prediction, particularly for habitat suitability of invasive species (PNAS giant hornet paper) or dispersal behavior for species of conservation concern. Path analysis offers a stricter framework that requires core assumptions of causality to be met, but often experimenters are able to meet these assumptions in management contexts. In particular, we find this tool to be useful when modeling biotic interactions in which data cannot easily be collected</w:t>
      </w:r>
      <w:r w:rsidR="008F16B5" w:rsidRPr="008F16B5">
        <w:rPr>
          <w:rFonts w:ascii="Times New Roman" w:hAnsi="Times New Roman" w:cs="Times New Roman"/>
          <w:i/>
          <w:iCs/>
          <w:sz w:val="24"/>
          <w:szCs w:val="24"/>
        </w:rPr>
        <w:t xml:space="preserve"> via</w:t>
      </w:r>
      <w:r w:rsidR="008F16B5">
        <w:rPr>
          <w:rFonts w:ascii="Times New Roman" w:hAnsi="Times New Roman" w:cs="Times New Roman"/>
          <w:sz w:val="24"/>
          <w:szCs w:val="24"/>
        </w:rPr>
        <w:t xml:space="preserve"> remote sensing. Techniques like random forest have been </w:t>
      </w:r>
      <w:proofErr w:type="spellStart"/>
      <w:r w:rsidR="008F16B5">
        <w:rPr>
          <w:rFonts w:ascii="Times New Roman" w:hAnsi="Times New Roman" w:cs="Times New Roman"/>
          <w:sz w:val="24"/>
          <w:szCs w:val="24"/>
        </w:rPr>
        <w:t>criticised</w:t>
      </w:r>
      <w:proofErr w:type="spellEnd"/>
      <w:r w:rsidR="008F16B5">
        <w:rPr>
          <w:rFonts w:ascii="Times New Roman" w:hAnsi="Times New Roman" w:cs="Times New Roman"/>
          <w:sz w:val="24"/>
          <w:szCs w:val="24"/>
        </w:rPr>
        <w:t xml:space="preserve"> as problematic for understanding the mechanistic basis for changes, and in some cases are eschewed by ecologists even if traditional hypotheses testing approaches are less robust (citation DEFINITELY needed for this Rob). </w:t>
      </w:r>
    </w:p>
    <w:p w14:paraId="49275D55" w14:textId="7BFCBE0B" w:rsidR="00602430" w:rsidRPr="00EF2E65" w:rsidRDefault="00EF2E65" w:rsidP="00EF2E65">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ab/>
      </w:r>
      <w:commentRangeStart w:id="12"/>
      <w:r>
        <w:rPr>
          <w:rFonts w:ascii="Times New Roman" w:hAnsi="Times New Roman" w:cs="Times New Roman"/>
          <w:sz w:val="24"/>
          <w:szCs w:val="24"/>
        </w:rPr>
        <w:t xml:space="preserve">The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library and its associated publication has been cited 2500 times (accession date, March 6, 2023), increasing linearly since release in 2016.</w:t>
      </w:r>
      <w:commentRangeEnd w:id="12"/>
      <w:r>
        <w:rPr>
          <w:rStyle w:val="CommentReference"/>
        </w:rPr>
        <w:commentReference w:id="12"/>
      </w:r>
    </w:p>
    <w:sectPr w:rsidR="00602430" w:rsidRPr="00EF2E65"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 w:author="Robert Clark" w:date="2023-02-16T16:43:00Z" w:initials="RC">
    <w:p w14:paraId="4EBA8D54" w14:textId="77777777" w:rsidR="001563F9" w:rsidRDefault="001563F9" w:rsidP="003F5950">
      <w:pPr>
        <w:pStyle w:val="CommentText"/>
      </w:pPr>
      <w:r>
        <w:rPr>
          <w:rStyle w:val="CommentReference"/>
        </w:rPr>
        <w:annotationRef/>
      </w:r>
      <w:r>
        <w:t>I moved this reference so it might need to be checked later.</w:t>
      </w:r>
    </w:p>
  </w:comment>
  <w:comment w:id="2" w:author="Clark, Robert Emerson" w:date="2023-02-13T15:42:00Z" w:initials="CRE">
    <w:p w14:paraId="098C679B" w14:textId="29C9D5D1" w:rsidR="00105179" w:rsidRDefault="00105179" w:rsidP="00105179">
      <w:pPr>
        <w:pStyle w:val="CommentText"/>
      </w:pPr>
      <w:r>
        <w:rPr>
          <w:rStyle w:val="CommentReference"/>
        </w:rPr>
        <w:annotationRef/>
      </w:r>
      <w:r>
        <w:t>This can be expanded based on Emily's lit research into its own paragraph if possible.</w:t>
      </w:r>
    </w:p>
  </w:comment>
  <w:comment w:id="3" w:author="Robert Clark" w:date="2023-02-16T16:45:00Z" w:initials="RC">
    <w:p w14:paraId="45C51D65" w14:textId="77777777" w:rsidR="00105179" w:rsidRDefault="00105179" w:rsidP="0041090A">
      <w:pPr>
        <w:pStyle w:val="CommentText"/>
      </w:pPr>
      <w:r>
        <w:rPr>
          <w:rStyle w:val="CommentReference"/>
        </w:rPr>
        <w:annotationRef/>
      </w:r>
      <w:r>
        <w:t>We should just add a sentence here or two with more details on what these packages are and their citations. There is nothing wrong them them, its just not what we focused on.</w:t>
      </w:r>
    </w:p>
  </w:comment>
  <w:comment w:id="4" w:author="Robert Clark" w:date="2023-02-16T16:45:00Z" w:initials="RC">
    <w:p w14:paraId="290C6608" w14:textId="26B4E389" w:rsidR="00105179" w:rsidRDefault="00105179" w:rsidP="00BB3ECE">
      <w:pPr>
        <w:pStyle w:val="CommentText"/>
      </w:pPr>
      <w:r>
        <w:rPr>
          <w:rStyle w:val="CommentReference"/>
        </w:rPr>
        <w:annotationRef/>
      </w:r>
      <w:r>
        <w:t>Gotta be a better way to say this.</w:t>
      </w:r>
    </w:p>
  </w:comment>
  <w:comment w:id="5" w:author="Clark, Robert Emerson" w:date="2023-03-06T15:38:00Z" w:initials="CRE">
    <w:p w14:paraId="66578C91" w14:textId="77777777" w:rsidR="00E52001" w:rsidRDefault="00E52001" w:rsidP="000214EF">
      <w:pPr>
        <w:pStyle w:val="CommentText"/>
      </w:pPr>
      <w:r>
        <w:rPr>
          <w:rStyle w:val="CommentReference"/>
        </w:rPr>
        <w:annotationRef/>
      </w:r>
      <w:r>
        <w:t>Eh. I can't find this point in Lefcheck et al. 2016. Perhaps its in prior papers he cites regarding confirmatory path analysis.</w:t>
      </w:r>
    </w:p>
  </w:comment>
  <w:comment w:id="6" w:author="Clark, Robert Emerson" w:date="2023-02-13T15:38:00Z" w:initials="CRE">
    <w:p w14:paraId="1D34A483" w14:textId="2686FDCB" w:rsidR="006E208C" w:rsidRDefault="006E208C" w:rsidP="00D90D94">
      <w:pPr>
        <w:pStyle w:val="CommentText"/>
      </w:pPr>
      <w:r>
        <w:rPr>
          <w:rStyle w:val="CommentReference"/>
        </w:rPr>
        <w:annotationRef/>
      </w:r>
      <w:r>
        <w:t>Need citation here.</w:t>
      </w:r>
    </w:p>
  </w:comment>
  <w:comment w:id="7" w:author="Clark, Robert Emerson" w:date="2023-02-13T15:41:00Z" w:initials="CRE">
    <w:p w14:paraId="39D0D808" w14:textId="77777777" w:rsidR="006E208C" w:rsidRDefault="006E208C" w:rsidP="00734A7F">
      <w:pPr>
        <w:pStyle w:val="CommentText"/>
      </w:pPr>
      <w:r>
        <w:rPr>
          <w:rStyle w:val="CommentReference"/>
        </w:rPr>
        <w:annotationRef/>
      </w:r>
      <w:r>
        <w:t>Citation needed</w:t>
      </w:r>
    </w:p>
  </w:comment>
  <w:comment w:id="8"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9" w:author="Robert Clark [2]"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10" w:author="Clark, Robert Emerson" w:date="2023-03-06T15:40:00Z" w:initials="CRE">
    <w:p w14:paraId="53644214" w14:textId="77777777" w:rsidR="00E52001" w:rsidRDefault="00E52001" w:rsidP="00895040">
      <w:pPr>
        <w:pStyle w:val="CommentText"/>
      </w:pPr>
      <w:r>
        <w:rPr>
          <w:rStyle w:val="CommentReference"/>
        </w:rPr>
        <w:annotationRef/>
      </w:r>
      <w:r>
        <w:t>It's unclear where the three worked examples we have would best fit. I currently assume it will be peppered throughout and there is a figure or appendix to cite.</w:t>
      </w:r>
    </w:p>
  </w:comment>
  <w:comment w:id="11" w:author="Clark, Robert Emerson" w:date="2023-03-06T15:12:00Z" w:initials="CRE">
    <w:p w14:paraId="2C43C3D7" w14:textId="22E96416" w:rsidR="00396EAD" w:rsidRDefault="00396EAD" w:rsidP="00F5306E">
      <w:pPr>
        <w:pStyle w:val="CommentText"/>
      </w:pPr>
      <w:r>
        <w:rPr>
          <w:rStyle w:val="CommentReference"/>
        </w:rPr>
        <w:annotationRef/>
      </w:r>
      <w:r>
        <w:t>I am considering adding a figure or supplemental figure to our workflow, but its unclear how to keep it simple.</w:t>
      </w:r>
    </w:p>
  </w:comment>
  <w:comment w:id="12" w:author="Clark, Robert Emerson" w:date="2023-03-06T15:21:00Z" w:initials="CRE">
    <w:p w14:paraId="24DABF1B" w14:textId="77777777" w:rsidR="00EF2E65" w:rsidRDefault="00EF2E65" w:rsidP="00614105">
      <w:pPr>
        <w:pStyle w:val="CommentText"/>
      </w:pPr>
      <w:r>
        <w:rPr>
          <w:rStyle w:val="CommentReference"/>
        </w:rPr>
        <w:annotationRef/>
      </w:r>
      <w:r>
        <w:t>End on a high note with the literature summary reca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4EBA8D54" w15:done="0"/>
  <w15:commentEx w15:paraId="098C679B" w15:done="0"/>
  <w15:commentEx w15:paraId="45C51D65" w15:done="0"/>
  <w15:commentEx w15:paraId="290C6608" w15:done="0"/>
  <w15:commentEx w15:paraId="66578C91" w15:done="0"/>
  <w15:commentEx w15:paraId="1D34A483" w15:done="0"/>
  <w15:commentEx w15:paraId="39D0D808" w15:done="0"/>
  <w15:commentEx w15:paraId="3778F012" w15:done="0"/>
  <w15:commentEx w15:paraId="73135268" w15:done="0"/>
  <w15:commentEx w15:paraId="53644214" w15:done="0"/>
  <w15:commentEx w15:paraId="2C43C3D7" w15:done="0"/>
  <w15:commentEx w15:paraId="24D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8DBB6" w16cex:dateUtc="2023-02-16T21:43:00Z"/>
  <w16cex:commentExtensible w16cex:durableId="2794D900" w16cex:dateUtc="2023-02-13T20:42:00Z"/>
  <w16cex:commentExtensible w16cex:durableId="2798DC3E" w16cex:dateUtc="2023-02-16T21:45:00Z"/>
  <w16cex:commentExtensible w16cex:durableId="2798DC24" w16cex:dateUtc="2023-02-16T21:45:00Z"/>
  <w16cex:commentExtensible w16cex:durableId="27B0878C" w16cex:dateUtc="2023-03-06T20:38:00Z"/>
  <w16cex:commentExtensible w16cex:durableId="2794D7EA" w16cex:dateUtc="2023-02-13T20:38:00Z"/>
  <w16cex:commentExtensible w16cex:durableId="2794D899" w16cex:dateUtc="2023-02-13T20:41:00Z"/>
  <w16cex:commentExtensible w16cex:durableId="2799EA9F" w16cex:dateUtc="2023-02-17T16:59:00Z"/>
  <w16cex:commentExtensible w16cex:durableId="27750DA1" w16cex:dateUtc="2023-01-20T17:54:00Z"/>
  <w16cex:commentExtensible w16cex:durableId="27B087DC" w16cex:dateUtc="2023-03-06T20:40:00Z"/>
  <w16cex:commentExtensible w16cex:durableId="27B08163" w16cex:dateUtc="2023-03-06T20:12:00Z"/>
  <w16cex:commentExtensible w16cex:durableId="27B08390" w16cex:dateUtc="2023-03-06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4EBA8D54" w16cid:durableId="2798DBB6"/>
  <w16cid:commentId w16cid:paraId="098C679B" w16cid:durableId="2794D900"/>
  <w16cid:commentId w16cid:paraId="45C51D65" w16cid:durableId="2798DC3E"/>
  <w16cid:commentId w16cid:paraId="290C6608" w16cid:durableId="2798DC24"/>
  <w16cid:commentId w16cid:paraId="66578C91" w16cid:durableId="27B0878C"/>
  <w16cid:commentId w16cid:paraId="1D34A483" w16cid:durableId="2794D7EA"/>
  <w16cid:commentId w16cid:paraId="39D0D808" w16cid:durableId="2794D899"/>
  <w16cid:commentId w16cid:paraId="3778F012" w16cid:durableId="2799EA9F"/>
  <w16cid:commentId w16cid:paraId="73135268" w16cid:durableId="27750DA1"/>
  <w16cid:commentId w16cid:paraId="53644214" w16cid:durableId="27B087DC"/>
  <w16cid:commentId w16cid:paraId="2C43C3D7" w16cid:durableId="27B08163"/>
  <w16cid:commentId w16cid:paraId="24DABF1B" w16cid:durableId="27B083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AD" w15:userId="S::robclark@ecodata.tech::6e77d95f-59a6-4d11-909d-b91c395c1370"/>
  </w15:person>
  <w15:person w15:author="Robert Clark [2]">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341D8"/>
    <w:rsid w:val="001563F9"/>
    <w:rsid w:val="001E01AE"/>
    <w:rsid w:val="00224B5A"/>
    <w:rsid w:val="002849A9"/>
    <w:rsid w:val="002A0F2E"/>
    <w:rsid w:val="002D2F24"/>
    <w:rsid w:val="00311797"/>
    <w:rsid w:val="00314E1E"/>
    <w:rsid w:val="0037772B"/>
    <w:rsid w:val="00396EAD"/>
    <w:rsid w:val="004200A0"/>
    <w:rsid w:val="00427763"/>
    <w:rsid w:val="00431747"/>
    <w:rsid w:val="00431AB2"/>
    <w:rsid w:val="00451610"/>
    <w:rsid w:val="004609C4"/>
    <w:rsid w:val="00484EB0"/>
    <w:rsid w:val="004879A0"/>
    <w:rsid w:val="00492E32"/>
    <w:rsid w:val="004B0958"/>
    <w:rsid w:val="0052390A"/>
    <w:rsid w:val="00523A67"/>
    <w:rsid w:val="005A1119"/>
    <w:rsid w:val="005E0A56"/>
    <w:rsid w:val="00602430"/>
    <w:rsid w:val="00604978"/>
    <w:rsid w:val="00615D02"/>
    <w:rsid w:val="00643877"/>
    <w:rsid w:val="00690A1A"/>
    <w:rsid w:val="006D6182"/>
    <w:rsid w:val="006E058B"/>
    <w:rsid w:val="006E208C"/>
    <w:rsid w:val="007E274E"/>
    <w:rsid w:val="007F0DB3"/>
    <w:rsid w:val="00815111"/>
    <w:rsid w:val="00876EA3"/>
    <w:rsid w:val="00895220"/>
    <w:rsid w:val="00896C76"/>
    <w:rsid w:val="008F16B5"/>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52001"/>
    <w:rsid w:val="00E6605C"/>
    <w:rsid w:val="00E84917"/>
    <w:rsid w:val="00EA4F18"/>
    <w:rsid w:val="00EF2E65"/>
    <w:rsid w:val="00F23EC5"/>
    <w:rsid w:val="00F649D6"/>
    <w:rsid w:val="00F660ED"/>
    <w:rsid w:val="00F955CA"/>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TotalTime>
  <Pages>10</Pages>
  <Words>2365</Words>
  <Characters>1348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Robert Clark</cp:lastModifiedBy>
  <cp:revision>12</cp:revision>
  <dcterms:created xsi:type="dcterms:W3CDTF">2023-03-06T19:48:00Z</dcterms:created>
  <dcterms:modified xsi:type="dcterms:W3CDTF">2023-03-1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